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18" w:space="0" w:color="auto"/>
              <w:left w:val="single" w:sz="4" w:space="0" w:color="auto"/>
              <w:bottom w:val="single" w:sz="4" w:space="0" w:color="auto"/>
              <w:right w:val="single" w:sz="4" w:space="0" w:color="auto"/>
            </w:tcBorders>
          </w:tcPr>
          <w:p w14:paraId="6DFCB0C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2933AEE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77777777" w:rsidR="0001302D"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23E9846C"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lastRenderedPageBreak/>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Pr>
                <w:sz w:val="18"/>
                <w:szCs w:val="18"/>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rPr>
            </w:pPr>
            <w:r>
              <w:rPr>
                <w:sz w:val="18"/>
                <w:szCs w:val="18"/>
              </w:rPr>
              <w:fldChar w:fldCharType="begin" w:fldLock="1"/>
            </w:r>
            <w:r>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 (DU-</w:t>
            </w:r>
            <w:proofErr w:type="spellStart"/>
            <w:r>
              <w:rPr>
                <w:sz w:val="18"/>
                <w:szCs w:val="18"/>
              </w:rPr>
              <w:t>Qa</w:t>
            </w:r>
            <w:proofErr w:type="spellEnd"/>
            <w:r>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9709C9">
              <w:rPr>
                <w:sz w:val="18"/>
                <w:szCs w:val="18"/>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w:t>
            </w:r>
            <w:r w:rsidRPr="00684904">
              <w:rPr>
                <w:sz w:val="18"/>
                <w:szCs w:val="18"/>
              </w:rPr>
              <w:lastRenderedPageBreak/>
              <w:t>/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Pr>
                <w:sz w:val="18"/>
                <w:szCs w:val="18"/>
              </w:rPr>
              <w:t xml:space="preserve"> </w:t>
            </w:r>
            <w:r w:rsidRPr="00B86EC9">
              <w:rPr>
                <w:sz w:val="18"/>
                <w:szCs w:val="18"/>
              </w:rPr>
              <w:t xml:space="preserve">analysis with gender (R </w:t>
            </w:r>
            <w:r>
              <w:rPr>
                <w:sz w:val="18"/>
                <w:szCs w:val="18"/>
              </w:rPr>
              <w:t>= -</w:t>
            </w:r>
            <w:r w:rsidRPr="00B86EC9">
              <w:rPr>
                <w:sz w:val="18"/>
                <w:szCs w:val="18"/>
              </w:rPr>
              <w:t xml:space="preserve">0.181, P </w:t>
            </w:r>
            <w:r>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Pr>
                <w:sz w:val="18"/>
                <w:szCs w:val="18"/>
              </w:rPr>
              <w:t xml:space="preserve">= </w:t>
            </w:r>
            <w:r w:rsidRPr="00B86EC9">
              <w:rPr>
                <w:sz w:val="18"/>
                <w:szCs w:val="18"/>
              </w:rPr>
              <w:t xml:space="preserve">0.203, P </w:t>
            </w:r>
            <w:r>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Pr>
                <w:sz w:val="18"/>
                <w:szCs w:val="18"/>
              </w:rPr>
              <w:t xml:space="preserve"> </w:t>
            </w:r>
            <w:r w:rsidRPr="00B86EC9">
              <w:rPr>
                <w:sz w:val="18"/>
                <w:szCs w:val="18"/>
              </w:rPr>
              <w:t xml:space="preserve">P </w:t>
            </w:r>
            <w:r>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Pr>
                <w:sz w:val="18"/>
                <w:szCs w:val="18"/>
              </w:rPr>
              <w:t xml:space="preserve">= </w:t>
            </w:r>
            <w:r w:rsidRPr="00B86EC9">
              <w:rPr>
                <w:sz w:val="18"/>
                <w:szCs w:val="18"/>
              </w:rPr>
              <w:t xml:space="preserve">0.152; P </w:t>
            </w:r>
            <w:r>
              <w:rPr>
                <w:sz w:val="18"/>
                <w:szCs w:val="18"/>
              </w:rPr>
              <w:t xml:space="preserve">= </w:t>
            </w:r>
            <w:r w:rsidRPr="00B86EC9">
              <w:rPr>
                <w:sz w:val="18"/>
                <w:szCs w:val="18"/>
              </w:rPr>
              <w:t xml:space="preserve">0.044), FGF 23 (R </w:t>
            </w:r>
            <w:r>
              <w:rPr>
                <w:sz w:val="18"/>
                <w:szCs w:val="18"/>
              </w:rPr>
              <w:t xml:space="preserve">= </w:t>
            </w:r>
            <w:r w:rsidRPr="00B86EC9">
              <w:rPr>
                <w:sz w:val="18"/>
                <w:szCs w:val="18"/>
              </w:rPr>
              <w:t xml:space="preserve">0.868; P </w:t>
            </w:r>
            <w:r>
              <w:rPr>
                <w:sz w:val="18"/>
                <w:szCs w:val="18"/>
              </w:rPr>
              <w:t xml:space="preserve">= </w:t>
            </w:r>
            <w:r w:rsidRPr="00B86EC9">
              <w:rPr>
                <w:sz w:val="18"/>
                <w:szCs w:val="18"/>
              </w:rPr>
              <w:t xml:space="preserve">0.001), and fetuin A levels (R </w:t>
            </w:r>
            <w:r>
              <w:rPr>
                <w:sz w:val="18"/>
                <w:szCs w:val="18"/>
              </w:rPr>
              <w:t xml:space="preserve">= </w:t>
            </w:r>
            <w:r w:rsidRPr="00B86EC9">
              <w:rPr>
                <w:sz w:val="18"/>
                <w:szCs w:val="18"/>
              </w:rPr>
              <w:t xml:space="preserve">0.491; P </w:t>
            </w:r>
            <w:r>
              <w:rPr>
                <w:sz w:val="18"/>
                <w:szCs w:val="18"/>
              </w:rPr>
              <w:t xml:space="preserve">= </w:t>
            </w:r>
            <w:r w:rsidRPr="00B86EC9">
              <w:rPr>
                <w:sz w:val="18"/>
                <w:szCs w:val="18"/>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rPr>
            </w:pPr>
            <w:r>
              <w:rPr>
                <w:sz w:val="18"/>
                <w:szCs w:val="18"/>
              </w:rPr>
              <w:fldChar w:fldCharType="begin" w:fldLock="1"/>
            </w:r>
            <w:r>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6/cjme</w:t>
            </w:r>
            <w:r w:rsidRPr="002878BD">
              <w:rPr>
                <w:sz w:val="18"/>
                <w:szCs w:val="18"/>
              </w:rPr>
              <w:lastRenderedPageBreak/>
              <w:t>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other soft tissue calcifications (VC)</w:t>
            </w:r>
            <w:r>
              <w:rPr>
                <w:sz w:val="18"/>
                <w:szCs w:val="18"/>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976074" w:rsidRPr="0001000C" w14:paraId="5F64B53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DDD77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A04A6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53E8AD"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120DB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2D57CB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A4E94B" w14:textId="2FC0CF1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B96A48F" w14:textId="74305E30"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837" w:type="pct"/>
            <w:tcBorders>
              <w:top w:val="single" w:sz="4" w:space="0" w:color="auto"/>
              <w:left w:val="single" w:sz="4" w:space="0" w:color="auto"/>
              <w:bottom w:val="single" w:sz="4" w:space="0" w:color="auto"/>
              <w:right w:val="single" w:sz="4" w:space="0" w:color="auto"/>
            </w:tcBorders>
          </w:tcPr>
          <w:p w14:paraId="4D33D246" w14:textId="5D289F41" w:rsidR="0001302D" w:rsidRPr="00910DD7"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816967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97B85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8888CCB" w14:textId="6D1D0B7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098E2CD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A75C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7479C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01302D" w:rsidRPr="002878BD"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29" w:type="pct"/>
            <w:tcBorders>
              <w:top w:val="single" w:sz="4" w:space="0" w:color="auto"/>
              <w:left w:val="single" w:sz="4" w:space="0" w:color="auto"/>
              <w:bottom w:val="single" w:sz="4" w:space="0" w:color="auto"/>
            </w:tcBorders>
          </w:tcPr>
          <w:p w14:paraId="11F10CCE" w14:textId="57EB33A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976074"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01302D" w:rsidRDefault="0001302D" w:rsidP="00682DE1">
            <w:pPr>
              <w:rPr>
                <w:sz w:val="18"/>
                <w:szCs w:val="18"/>
              </w:rPr>
            </w:pPr>
            <w:r>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80215A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01302D" w:rsidRPr="002878BD"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C6A4524" w14:textId="2D25C65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976074"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01302D" w:rsidRPr="002878B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w:t>
            </w:r>
            <w:r>
              <w:rPr>
                <w:rFonts w:hint="eastAsia"/>
                <w:sz w:val="18"/>
                <w:szCs w:val="18"/>
              </w:rPr>
              <w:lastRenderedPageBreak/>
              <w:t>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976074"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01302D" w:rsidRPr="00461B09"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01302D" w:rsidRDefault="0001302D" w:rsidP="00682DE1">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auto"/>
              <w:left w:val="single" w:sz="4" w:space="0" w:color="auto"/>
              <w:bottom w:val="single" w:sz="4" w:space="0" w:color="auto"/>
              <w:right w:val="single" w:sz="4" w:space="0" w:color="auto"/>
            </w:tcBorders>
          </w:tcPr>
          <w:p w14:paraId="7E2C4D2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976074"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01302D" w:rsidRPr="00B13192"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01302D"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01302D" w:rsidRPr="00BA368F"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976074"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01302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976074"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01302D" w:rsidRDefault="0001302D" w:rsidP="00682DE1">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FAD44" w14:textId="39227C8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01302D"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01302D" w:rsidRDefault="0001302D" w:rsidP="00D3077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976074"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01302D" w:rsidRPr="005C720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01302D" w:rsidRPr="006E6EA3"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01302D" w:rsidRPr="00D30776"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01302D"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01302D" w:rsidRDefault="0001302D" w:rsidP="00682DE1">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01302D" w:rsidRPr="005C720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w:t>
            </w:r>
            <w:r w:rsidRPr="00311252">
              <w:rPr>
                <w:sz w:val="18"/>
                <w:szCs w:val="18"/>
              </w:rPr>
              <w:lastRenderedPageBreak/>
              <w:t>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01302D" w:rsidRPr="006E6EA3"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lastRenderedPageBreak/>
              <w:t>11774125</w:t>
            </w:r>
          </w:p>
        </w:tc>
        <w:tc>
          <w:tcPr>
            <w:tcW w:w="322" w:type="pct"/>
            <w:tcBorders>
              <w:top w:val="single" w:sz="4" w:space="0" w:color="auto"/>
              <w:left w:val="single" w:sz="4" w:space="0" w:color="auto"/>
              <w:bottom w:val="single" w:sz="4" w:space="0" w:color="auto"/>
              <w:right w:val="single" w:sz="4" w:space="0" w:color="auto"/>
            </w:tcBorders>
          </w:tcPr>
          <w:p w14:paraId="759D97E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01302D" w:rsidRPr="00D30776"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 xml:space="preserve">pelvis at the level of aorta, iliac, </w:t>
            </w:r>
            <w:r w:rsidRPr="00311252">
              <w:rPr>
                <w:sz w:val="18"/>
                <w:szCs w:val="18"/>
              </w:rPr>
              <w:lastRenderedPageBreak/>
              <w:t>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01302D" w:rsidRDefault="0001302D" w:rsidP="00682DE1">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01302D" w:rsidRPr="00311252" w:rsidRDefault="0001302D" w:rsidP="0031125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976074"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01302D" w:rsidRPr="00311252"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01302D" w:rsidRDefault="0001302D" w:rsidP="00E02167">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77777777"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01302D" w:rsidRPr="008721E8"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976074"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01302D" w:rsidRPr="008721E8"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976074"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976074"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01302D" w:rsidRDefault="0001302D" w:rsidP="00682DE1">
            <w:pPr>
              <w:rPr>
                <w:sz w:val="18"/>
                <w:szCs w:val="18"/>
              </w:rPr>
            </w:pPr>
            <w:r>
              <w:rPr>
                <w:sz w:val="18"/>
                <w:szCs w:val="18"/>
              </w:rPr>
              <w:lastRenderedPageBreak/>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976074"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108A4DEF" w:rsidR="0001302D" w:rsidRDefault="0001302D" w:rsidP="00682DE1">
            <w:pPr>
              <w:rPr>
                <w:sz w:val="18"/>
                <w:szCs w:val="18"/>
              </w:rPr>
            </w:pPr>
            <w:r>
              <w:rPr>
                <w:sz w:val="18"/>
                <w:szCs w:val="18"/>
              </w:rPr>
              <w:fldChar w:fldCharType="begin" w:fldLock="1"/>
            </w:r>
            <w:r>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41E12" w14:textId="262E62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01302D" w:rsidRPr="00C3486F" w:rsidRDefault="0001302D" w:rsidP="00D31632">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01302D" w:rsidRPr="00C3486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top w:val="single" w:sz="4" w:space="0" w:color="auto"/>
              <w:left w:val="single" w:sz="4" w:space="0" w:color="auto"/>
              <w:bottom w:val="single" w:sz="4" w:space="0" w:color="auto"/>
              <w:right w:val="single" w:sz="4" w:space="0" w:color="auto"/>
            </w:tcBorders>
          </w:tcPr>
          <w:p w14:paraId="2DCBD17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976074"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01302D" w:rsidRDefault="0001302D" w:rsidP="009370FA">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976074"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976074"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01302D" w:rsidRPr="007A09FC"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9CD07E" w14:textId="207A22B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01302D" w:rsidRPr="00401D66"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01302D"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reas-kidney transplantation [SPKT])</w:t>
            </w:r>
          </w:p>
        </w:tc>
        <w:tc>
          <w:tcPr>
            <w:tcW w:w="229" w:type="pct"/>
            <w:tcBorders>
              <w:top w:val="single" w:sz="4" w:space="0" w:color="auto"/>
              <w:left w:val="single" w:sz="4" w:space="0" w:color="auto"/>
              <w:bottom w:val="single" w:sz="4" w:space="0" w:color="auto"/>
            </w:tcBorders>
          </w:tcPr>
          <w:p w14:paraId="0C2A450B" w14:textId="1DF18CB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531</w:t>
            </w:r>
          </w:p>
        </w:tc>
      </w:tr>
      <w:tr w:rsidR="00976074"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01302D" w:rsidRDefault="0001302D" w:rsidP="009370FA">
            <w:pPr>
              <w:rPr>
                <w:sz w:val="18"/>
                <w:szCs w:val="18"/>
              </w:rPr>
            </w:pPr>
            <w:r>
              <w:rPr>
                <w:sz w:val="18"/>
                <w:szCs w:val="18"/>
              </w:rPr>
              <w:lastRenderedPageBreak/>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01302D" w:rsidRDefault="0001302D" w:rsidP="00E31033">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01302D" w:rsidRPr="001818FE"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01302D" w:rsidRPr="00561EA3"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24F9C53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976074"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01302D" w:rsidRPr="001818FE"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01302D" w:rsidRPr="00561EA3"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01302D" w:rsidRP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01302D" w:rsidRPr="002F08F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01302D" w:rsidRPr="00D953B7"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01302D" w:rsidRDefault="0001302D" w:rsidP="00D953B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01302D" w:rsidRDefault="0001302D" w:rsidP="00E31033">
            <w:pPr>
              <w:rPr>
                <w:sz w:val="18"/>
                <w:szCs w:val="18"/>
              </w:rPr>
            </w:pPr>
            <w:r>
              <w:rPr>
                <w:sz w:val="18"/>
                <w:szCs w:val="18"/>
              </w:rPr>
              <w:lastRenderedPageBreak/>
              <w:fldChar w:fldCharType="begin" w:fldLock="1"/>
            </w:r>
            <w:r w:rsidR="009E39F0">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9E39F0"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9E39F0" w:rsidRDefault="009E39F0" w:rsidP="009E39F0">
            <w:pPr>
              <w:rPr>
                <w:sz w:val="18"/>
                <w:szCs w:val="18"/>
              </w:rPr>
            </w:pPr>
            <w:r>
              <w:rPr>
                <w:sz w:val="18"/>
                <w:szCs w:val="18"/>
              </w:rPr>
              <w:fldChar w:fldCharType="begin" w:fldLock="1"/>
            </w:r>
            <w:r w:rsidR="00940D0B">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1E4743D9"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uases</w:t>
            </w:r>
            <w:proofErr w:type="spellEnd"/>
          </w:p>
        </w:tc>
        <w:tc>
          <w:tcPr>
            <w:tcW w:w="355" w:type="pct"/>
            <w:tcBorders>
              <w:top w:val="single" w:sz="4" w:space="0" w:color="auto"/>
              <w:left w:val="single" w:sz="4" w:space="0" w:color="auto"/>
              <w:bottom w:val="single" w:sz="4" w:space="0" w:color="auto"/>
              <w:right w:val="single" w:sz="4" w:space="0" w:color="auto"/>
            </w:tcBorders>
          </w:tcPr>
          <w:p w14:paraId="721491F3" w14:textId="27DD50E2"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D1649A"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D1649A" w:rsidRDefault="00D1649A" w:rsidP="00D1649A">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D1649A" w:rsidRPr="009E39F0"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D1649A" w:rsidRPr="00C17EB9"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D1649A"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D1649A" w:rsidRDefault="00D1649A" w:rsidP="00D1649A">
            <w:pPr>
              <w:rPr>
                <w:sz w:val="18"/>
                <w:szCs w:val="18"/>
              </w:rPr>
            </w:pPr>
            <w:r>
              <w:rPr>
                <w:sz w:val="18"/>
                <w:szCs w:val="18"/>
              </w:rPr>
              <w:fldChar w:fldCharType="begin" w:fldLock="1"/>
            </w:r>
            <w:r w:rsidR="00893BF2">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D1649A" w:rsidRPr="009E39F0"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 xml:space="preserve">0.001), male gender (P </w:t>
            </w:r>
            <w:r w:rsidR="003767B2">
              <w:rPr>
                <w:sz w:val="18"/>
                <w:szCs w:val="18"/>
              </w:rPr>
              <w:t>=</w:t>
            </w:r>
            <w:r w:rsidR="003767B2">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0.003) were independently associated with a higher log-</w:t>
            </w:r>
          </w:p>
          <w:p w14:paraId="0ED66B82" w14:textId="40342CFB" w:rsidR="00D1649A" w:rsidRPr="00C17EB9"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D1649A" w:rsidRDefault="00A161A6" w:rsidP="00D1649A">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A161A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A161A6" w:rsidRDefault="00893BF2" w:rsidP="00D1649A">
            <w:pPr>
              <w:rPr>
                <w:sz w:val="18"/>
                <w:szCs w:val="18"/>
              </w:rPr>
            </w:pPr>
            <w:r>
              <w:rPr>
                <w:sz w:val="18"/>
                <w:szCs w:val="18"/>
              </w:rPr>
              <w:fldChar w:fldCharType="begin" w:fldLock="1"/>
            </w:r>
            <w:r w:rsidR="00AC00F3">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w:t>
            </w:r>
            <w:r w:rsidRPr="00893BF2">
              <w:rPr>
                <w:sz w:val="18"/>
                <w:szCs w:val="18"/>
              </w:rPr>
              <w:lastRenderedPageBreak/>
              <w:t>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lastRenderedPageBreak/>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A161A6"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A161A6" w:rsidRPr="00D1649A"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A161A6" w:rsidRDefault="00F96242" w:rsidP="00F96242">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AC00F3"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AC00F3" w:rsidRDefault="00AC00F3" w:rsidP="00D1649A">
            <w:pPr>
              <w:rPr>
                <w:sz w:val="18"/>
                <w:szCs w:val="18"/>
              </w:rPr>
            </w:pPr>
            <w:r>
              <w:rPr>
                <w:sz w:val="18"/>
                <w:szCs w:val="18"/>
              </w:rPr>
              <w:fldChar w:fldCharType="begin" w:fldLock="1"/>
            </w:r>
            <w:r w:rsidR="000A3DEB">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AC00F3" w:rsidRPr="00893BF2" w:rsidRDefault="001367ED" w:rsidP="00D1649A">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AC00F3" w:rsidRPr="00893BF2" w:rsidRDefault="001367ED" w:rsidP="00D1649A">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AC00F3" w:rsidRPr="00893BF2"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AC00F3" w:rsidRP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AC00F3" w:rsidRDefault="00CE2584"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AC00F3" w:rsidRPr="00F96242" w:rsidRDefault="004A6C70" w:rsidP="00F96242">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AC00F3" w:rsidRDefault="004A6C70"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AC00F3" w:rsidRDefault="00B0322B"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C80C51"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C80C51" w:rsidRPr="000F174B"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C80C51" w:rsidRDefault="00C80C51" w:rsidP="00C80C51">
            <w:pPr>
              <w:rPr>
                <w:sz w:val="18"/>
                <w:szCs w:val="18"/>
              </w:rPr>
            </w:pPr>
            <w:r>
              <w:rPr>
                <w:sz w:val="18"/>
                <w:szCs w:val="18"/>
              </w:rPr>
              <w:fldChar w:fldCharType="begin" w:fldLock="1"/>
            </w:r>
            <w:r w:rsidR="00595124">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C80C51" w:rsidRPr="00D1649A"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w:t>
            </w:r>
            <w:r w:rsidRPr="000A3DEB">
              <w:rPr>
                <w:sz w:val="18"/>
                <w:szCs w:val="18"/>
              </w:rPr>
              <w:lastRenderedPageBreak/>
              <w:t>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C80C51" w:rsidRPr="00D1649A"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lastRenderedPageBreak/>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C80C51" w:rsidRDefault="006F6CFB"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C80C51" w:rsidRPr="00CE2584"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C80C51" w:rsidRPr="00CE2584"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95124"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40224BDE" w:rsidR="00595124" w:rsidRDefault="00595124" w:rsidP="00C80C51">
            <w:pPr>
              <w:rPr>
                <w:sz w:val="18"/>
                <w:szCs w:val="18"/>
              </w:rPr>
            </w:pPr>
            <w:r>
              <w:rPr>
                <w:sz w:val="18"/>
                <w:szCs w:val="18"/>
              </w:rPr>
              <w:fldChar w:fldCharType="begin" w:fldLock="1"/>
            </w:r>
            <w:r w:rsidR="00AD15C1">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95124" w:rsidRPr="00595124" w:rsidRDefault="00595124" w:rsidP="00595124">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95124" w:rsidRDefault="00AF7818"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95124" w:rsidRPr="00CE258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595124"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95124" w:rsidRDefault="00AD15C1" w:rsidP="00C80C51">
            <w:pPr>
              <w:rPr>
                <w:sz w:val="18"/>
                <w:szCs w:val="18"/>
              </w:rPr>
            </w:pPr>
            <w:r>
              <w:rPr>
                <w:sz w:val="18"/>
                <w:szCs w:val="18"/>
              </w:rPr>
              <w:fldChar w:fldCharType="begin" w:fldLock="1"/>
            </w:r>
            <w:r w:rsidR="006F6CFB">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95124" w:rsidRPr="00595124" w:rsidRDefault="004E63A6" w:rsidP="00C80C51">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95124" w:rsidRPr="00CE258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882339" w:rsidRPr="0001000C" w14:paraId="434D8DA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09751BBA" w14:textId="721D4974" w:rsidR="00882339" w:rsidRDefault="00882339" w:rsidP="00882339">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right w:val="single" w:sz="4" w:space="0" w:color="auto"/>
            </w:tcBorders>
          </w:tcPr>
          <w:p w14:paraId="6CB56C29" w14:textId="722E7828"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right w:val="single" w:sz="4" w:space="0" w:color="auto"/>
            </w:tcBorders>
          </w:tcPr>
          <w:p w14:paraId="07034693" w14:textId="53E7583B"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top w:val="single" w:sz="4" w:space="0" w:color="auto"/>
              <w:left w:val="single" w:sz="4" w:space="0" w:color="auto"/>
              <w:right w:val="single" w:sz="4" w:space="0" w:color="auto"/>
            </w:tcBorders>
          </w:tcPr>
          <w:p w14:paraId="23B73B9D" w14:textId="3DE0729A"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top w:val="single" w:sz="4" w:space="0" w:color="auto"/>
              <w:left w:val="single" w:sz="4" w:space="0" w:color="auto"/>
              <w:right w:val="single" w:sz="4" w:space="0" w:color="auto"/>
            </w:tcBorders>
          </w:tcPr>
          <w:p w14:paraId="4776B114" w14:textId="6147562B"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right w:val="single" w:sz="4" w:space="0" w:color="auto"/>
            </w:tcBorders>
          </w:tcPr>
          <w:p w14:paraId="2F742B33" w14:textId="5B4E4C5A"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right w:val="single" w:sz="4" w:space="0" w:color="auto"/>
            </w:tcBorders>
          </w:tcPr>
          <w:p w14:paraId="16AA22B0" w14:textId="3D866AA4"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right w:val="single" w:sz="4" w:space="0" w:color="auto"/>
            </w:tcBorders>
          </w:tcPr>
          <w:p w14:paraId="180187A4" w14:textId="3D4DD0F1" w:rsidR="00882339" w:rsidRPr="00595124"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right w:val="single" w:sz="4" w:space="0" w:color="auto"/>
            </w:tcBorders>
          </w:tcPr>
          <w:p w14:paraId="0DBD5FEB" w14:textId="3A2CBC5D" w:rsidR="00882339" w:rsidRDefault="00882339" w:rsidP="00882339">
            <w:pPr>
              <w:cnfStyle w:val="000000000000" w:firstRow="0" w:lastRow="0" w:firstColumn="0" w:lastColumn="0" w:oddVBand="0" w:evenVBand="0" w:oddHBand="0" w:evenHBand="0" w:firstRowFirstColumn="0" w:firstRowLastColumn="0" w:lastRowFirstColumn="0" w:lastRowLastColumn="0"/>
              <w:rPr>
                <w:rFonts w:hint="eastAsia"/>
                <w:sz w:val="18"/>
                <w:szCs w:val="18"/>
              </w:rPr>
            </w:pPr>
            <w:r>
              <w:rPr>
                <w:rFonts w:hint="eastAsia"/>
                <w:sz w:val="18"/>
                <w:szCs w:val="18"/>
              </w:rPr>
              <w:t>重複</w:t>
            </w:r>
            <w:bookmarkStart w:id="0" w:name="_GoBack"/>
            <w:bookmarkEnd w:id="0"/>
          </w:p>
        </w:tc>
        <w:tc>
          <w:tcPr>
            <w:tcW w:w="419" w:type="pct"/>
            <w:tcBorders>
              <w:top w:val="single" w:sz="4" w:space="0" w:color="auto"/>
              <w:left w:val="single" w:sz="4" w:space="0" w:color="auto"/>
              <w:right w:val="single" w:sz="4" w:space="0" w:color="auto"/>
            </w:tcBorders>
          </w:tcPr>
          <w:p w14:paraId="35157CD5" w14:textId="03748D4F" w:rsidR="00882339" w:rsidRPr="00CE2584"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right w:val="single" w:sz="4" w:space="0" w:color="auto"/>
            </w:tcBorders>
          </w:tcPr>
          <w:p w14:paraId="1462D5A4" w14:textId="77777777"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2EAABB63" w14:textId="295DBDA2"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tcBorders>
          </w:tcPr>
          <w:p w14:paraId="66E39164" w14:textId="7F9015D5"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76D5B028" w14:textId="62E852BA" w:rsidR="006F6CFB" w:rsidRPr="006F6CFB" w:rsidRDefault="002254BA" w:rsidP="006F6CFB">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6F6CFB" w:rsidRPr="006F6CFB">
        <w:rPr>
          <w:rFonts w:ascii="Calibri" w:hAnsi="Calibri" w:cs="Calibri"/>
          <w:noProof/>
          <w:sz w:val="18"/>
          <w:szCs w:val="24"/>
        </w:rPr>
        <w:t xml:space="preserve">1. </w:t>
      </w:r>
      <w:r w:rsidR="006F6CFB" w:rsidRPr="006F6CFB">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7ED3E4F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 </w:t>
      </w:r>
      <w:r w:rsidRPr="006F6CFB">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204C4DC"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lastRenderedPageBreak/>
        <w:t xml:space="preserve">3. </w:t>
      </w:r>
      <w:r w:rsidRPr="006F6CFB">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C00E4A5"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 </w:t>
      </w:r>
      <w:r w:rsidRPr="006F6CFB">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395054A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5. </w:t>
      </w:r>
      <w:r w:rsidRPr="006F6CFB">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CD364E"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6. </w:t>
      </w:r>
      <w:r w:rsidRPr="006F6CFB">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30A936CA"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7. </w:t>
      </w:r>
      <w:r w:rsidRPr="006F6CFB">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66A79EC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8. </w:t>
      </w:r>
      <w:r w:rsidRPr="006F6CFB">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4783F9E3"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9. </w:t>
      </w:r>
      <w:r w:rsidRPr="006F6CFB">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2D164405"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0. </w:t>
      </w:r>
      <w:r w:rsidRPr="006F6CFB">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4A3C4364"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1. </w:t>
      </w:r>
      <w:r w:rsidRPr="006F6CFB">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04F2296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2. </w:t>
      </w:r>
      <w:r w:rsidRPr="006F6CFB">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592BE2C2"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3. </w:t>
      </w:r>
      <w:r w:rsidRPr="006F6CFB">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03A7141B"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4. </w:t>
      </w:r>
      <w:r w:rsidRPr="006F6CFB">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3BBB0B4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5. </w:t>
      </w:r>
      <w:r w:rsidRPr="006F6CFB">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11AD6B5B"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6. </w:t>
      </w:r>
      <w:r w:rsidRPr="006F6CFB">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44FC487E"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7. </w:t>
      </w:r>
      <w:r w:rsidRPr="006F6CFB">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D75D9B9"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8. </w:t>
      </w:r>
      <w:r w:rsidRPr="006F6CFB">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D2E60C7"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19. </w:t>
      </w:r>
      <w:r w:rsidRPr="006F6CFB">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439294"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lastRenderedPageBreak/>
        <w:t xml:space="preserve">20. </w:t>
      </w:r>
      <w:r w:rsidRPr="006F6CFB">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465AFAE7"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1. </w:t>
      </w:r>
      <w:r w:rsidRPr="006F6CFB">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2B58402B"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2. </w:t>
      </w:r>
      <w:r w:rsidRPr="006F6CFB">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3A279B3"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3. </w:t>
      </w:r>
      <w:r w:rsidRPr="006F6CFB">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3B23BE31"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4. </w:t>
      </w:r>
      <w:r w:rsidRPr="006F6CFB">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65442282"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5. </w:t>
      </w:r>
      <w:r w:rsidRPr="006F6CFB">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01ECC4B9"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6. </w:t>
      </w:r>
      <w:r w:rsidRPr="006F6CFB">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7343AB78"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7. </w:t>
      </w:r>
      <w:r w:rsidRPr="006F6CFB">
        <w:rPr>
          <w:rFonts w:ascii="Calibri" w:hAnsi="Calibri" w:cs="Calibri"/>
          <w:noProof/>
          <w:sz w:val="18"/>
          <w:szCs w:val="24"/>
        </w:rPr>
        <w:tab/>
        <w:t xml:space="preserve">Jean G, Charra B, Chazot C. Vitamin D Deficiency and Associated Factors in Hemodialysis Patients. J Ren Nutr. 2008;18(5):395–9. </w:t>
      </w:r>
    </w:p>
    <w:p w14:paraId="061618A1"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8. </w:t>
      </w:r>
      <w:r w:rsidRPr="006F6CFB">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18BB909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29. </w:t>
      </w:r>
      <w:r w:rsidRPr="006F6CFB">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6EA78C62"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0. </w:t>
      </w:r>
      <w:r w:rsidRPr="006F6CFB">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CC17208"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1. </w:t>
      </w:r>
      <w:r w:rsidRPr="006F6CFB">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14405C13"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2. </w:t>
      </w:r>
      <w:r w:rsidRPr="006F6CFB">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0418FD1A"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3. </w:t>
      </w:r>
      <w:r w:rsidRPr="006F6CFB">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4DB28AC3"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4. </w:t>
      </w:r>
      <w:r w:rsidRPr="006F6CFB">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55823D25"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5. </w:t>
      </w:r>
      <w:r w:rsidRPr="006F6CFB">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00709A46"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lastRenderedPageBreak/>
        <w:t xml:space="preserve">36. </w:t>
      </w:r>
      <w:r w:rsidRPr="006F6CFB">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7ADB1D22"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7. </w:t>
      </w:r>
      <w:r w:rsidRPr="006F6CFB">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42F999EA"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8. </w:t>
      </w:r>
      <w:r w:rsidRPr="006F6CFB">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C926F0F"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39. </w:t>
      </w:r>
      <w:r w:rsidRPr="006F6CFB">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18BB967A"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0. </w:t>
      </w:r>
      <w:r w:rsidRPr="006F6CFB">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6F887BE4"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1. </w:t>
      </w:r>
      <w:r w:rsidRPr="006F6CFB">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6205D529"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2. </w:t>
      </w:r>
      <w:r w:rsidRPr="006F6CFB">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4CF5F23"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3. </w:t>
      </w:r>
      <w:r w:rsidRPr="006F6CFB">
        <w:rPr>
          <w:rFonts w:ascii="Calibri" w:hAnsi="Calibri" w:cs="Calibri"/>
          <w:noProof/>
          <w:sz w:val="18"/>
          <w:szCs w:val="24"/>
        </w:rPr>
        <w:tab/>
        <w:t xml:space="preserve">Nishizawa Y, Jono S, Ishimura E, Shioi A. Hyperphosphatemia and vascular calcification in end-stage renal disease. J Ren Nutr. 2005;15(1):178–82. </w:t>
      </w:r>
    </w:p>
    <w:p w14:paraId="72818200"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4. </w:t>
      </w:r>
      <w:r w:rsidRPr="006F6CFB">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6D65345B"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5. </w:t>
      </w:r>
      <w:r w:rsidRPr="006F6CFB">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5E9678B9"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6. </w:t>
      </w:r>
      <w:r w:rsidRPr="006F6CFB">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4DA2402D"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7. </w:t>
      </w:r>
      <w:r w:rsidRPr="006F6CFB">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6484D88F"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8. </w:t>
      </w:r>
      <w:r w:rsidRPr="006F6CFB">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5774DA76"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szCs w:val="24"/>
        </w:rPr>
      </w:pPr>
      <w:r w:rsidRPr="006F6CFB">
        <w:rPr>
          <w:rFonts w:ascii="Calibri" w:hAnsi="Calibri" w:cs="Calibri"/>
          <w:noProof/>
          <w:sz w:val="18"/>
          <w:szCs w:val="24"/>
        </w:rPr>
        <w:t xml:space="preserve">49. </w:t>
      </w:r>
      <w:r w:rsidRPr="006F6CFB">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38EDCC04" w14:textId="77777777" w:rsidR="006F6CFB" w:rsidRPr="006F6CFB" w:rsidRDefault="006F6CFB" w:rsidP="006F6CFB">
      <w:pPr>
        <w:widowControl w:val="0"/>
        <w:autoSpaceDE w:val="0"/>
        <w:autoSpaceDN w:val="0"/>
        <w:adjustRightInd w:val="0"/>
        <w:spacing w:line="240" w:lineRule="auto"/>
        <w:ind w:left="640" w:hanging="640"/>
        <w:rPr>
          <w:rFonts w:ascii="Calibri" w:hAnsi="Calibri" w:cs="Calibri"/>
          <w:noProof/>
          <w:sz w:val="18"/>
        </w:rPr>
      </w:pPr>
      <w:r w:rsidRPr="006F6CFB">
        <w:rPr>
          <w:rFonts w:ascii="Calibri" w:hAnsi="Calibri" w:cs="Calibri"/>
          <w:noProof/>
          <w:sz w:val="18"/>
          <w:szCs w:val="24"/>
        </w:rPr>
        <w:t xml:space="preserve">50. </w:t>
      </w:r>
      <w:r w:rsidRPr="006F6CFB">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0F174B" w:rsidRDefault="000F174B" w:rsidP="00253FDF">
      <w:pPr>
        <w:spacing w:after="0" w:line="240" w:lineRule="auto"/>
      </w:pPr>
      <w:r>
        <w:separator/>
      </w:r>
    </w:p>
  </w:endnote>
  <w:endnote w:type="continuationSeparator" w:id="0">
    <w:p w14:paraId="530F21C6" w14:textId="77777777" w:rsidR="000F174B" w:rsidRDefault="000F174B"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0F174B" w:rsidRDefault="000F174B" w:rsidP="00253FDF">
      <w:pPr>
        <w:spacing w:after="0" w:line="240" w:lineRule="auto"/>
      </w:pPr>
      <w:r>
        <w:separator/>
      </w:r>
    </w:p>
  </w:footnote>
  <w:footnote w:type="continuationSeparator" w:id="0">
    <w:p w14:paraId="6418F188" w14:textId="77777777" w:rsidR="000F174B" w:rsidRDefault="000F174B"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31112"/>
    <w:rsid w:val="00046007"/>
    <w:rsid w:val="00065F4B"/>
    <w:rsid w:val="00070955"/>
    <w:rsid w:val="000A1096"/>
    <w:rsid w:val="000A3DEB"/>
    <w:rsid w:val="000A581F"/>
    <w:rsid w:val="000B4526"/>
    <w:rsid w:val="000C2DFD"/>
    <w:rsid w:val="000C3692"/>
    <w:rsid w:val="000C3B96"/>
    <w:rsid w:val="000D49C1"/>
    <w:rsid w:val="000D58B0"/>
    <w:rsid w:val="000D7AB2"/>
    <w:rsid w:val="000E0004"/>
    <w:rsid w:val="000E23B1"/>
    <w:rsid w:val="000F174B"/>
    <w:rsid w:val="000F33AC"/>
    <w:rsid w:val="001075E2"/>
    <w:rsid w:val="0011300F"/>
    <w:rsid w:val="00123667"/>
    <w:rsid w:val="001367ED"/>
    <w:rsid w:val="0014096F"/>
    <w:rsid w:val="00153156"/>
    <w:rsid w:val="00156F75"/>
    <w:rsid w:val="00166C48"/>
    <w:rsid w:val="001818FE"/>
    <w:rsid w:val="00183CA7"/>
    <w:rsid w:val="00187B22"/>
    <w:rsid w:val="001A0F01"/>
    <w:rsid w:val="001A2DD9"/>
    <w:rsid w:val="001A4152"/>
    <w:rsid w:val="001A5809"/>
    <w:rsid w:val="001B49B8"/>
    <w:rsid w:val="001B5127"/>
    <w:rsid w:val="001C2684"/>
    <w:rsid w:val="001D04CD"/>
    <w:rsid w:val="001D155C"/>
    <w:rsid w:val="001D1EE3"/>
    <w:rsid w:val="001D288C"/>
    <w:rsid w:val="001D348A"/>
    <w:rsid w:val="001D5DAE"/>
    <w:rsid w:val="001E085D"/>
    <w:rsid w:val="001E7A42"/>
    <w:rsid w:val="0021081B"/>
    <w:rsid w:val="00222660"/>
    <w:rsid w:val="002254BA"/>
    <w:rsid w:val="00236170"/>
    <w:rsid w:val="00253FDF"/>
    <w:rsid w:val="002554B4"/>
    <w:rsid w:val="00256E78"/>
    <w:rsid w:val="002715DB"/>
    <w:rsid w:val="002878BD"/>
    <w:rsid w:val="00297AC3"/>
    <w:rsid w:val="002A59C8"/>
    <w:rsid w:val="002B1755"/>
    <w:rsid w:val="002B2CA4"/>
    <w:rsid w:val="002C2240"/>
    <w:rsid w:val="002C5294"/>
    <w:rsid w:val="002D59BE"/>
    <w:rsid w:val="002E3508"/>
    <w:rsid w:val="002E5DB3"/>
    <w:rsid w:val="002F08FA"/>
    <w:rsid w:val="002F1384"/>
    <w:rsid w:val="003019B3"/>
    <w:rsid w:val="00311252"/>
    <w:rsid w:val="00340965"/>
    <w:rsid w:val="00363928"/>
    <w:rsid w:val="00375B08"/>
    <w:rsid w:val="003767B2"/>
    <w:rsid w:val="00383CE4"/>
    <w:rsid w:val="003905DC"/>
    <w:rsid w:val="00391434"/>
    <w:rsid w:val="003927A7"/>
    <w:rsid w:val="003C3B35"/>
    <w:rsid w:val="003D2787"/>
    <w:rsid w:val="003D411F"/>
    <w:rsid w:val="003D605E"/>
    <w:rsid w:val="003F7AF8"/>
    <w:rsid w:val="00401D66"/>
    <w:rsid w:val="00406254"/>
    <w:rsid w:val="0040788A"/>
    <w:rsid w:val="00407AAD"/>
    <w:rsid w:val="00407FF4"/>
    <w:rsid w:val="00457EF0"/>
    <w:rsid w:val="00461B09"/>
    <w:rsid w:val="0046753D"/>
    <w:rsid w:val="004705E8"/>
    <w:rsid w:val="00471A82"/>
    <w:rsid w:val="00480384"/>
    <w:rsid w:val="00497CFC"/>
    <w:rsid w:val="004A221E"/>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95124"/>
    <w:rsid w:val="005974C4"/>
    <w:rsid w:val="005A0852"/>
    <w:rsid w:val="005B11D0"/>
    <w:rsid w:val="005B7675"/>
    <w:rsid w:val="005C07F3"/>
    <w:rsid w:val="005C2A7F"/>
    <w:rsid w:val="005C7202"/>
    <w:rsid w:val="005D02F1"/>
    <w:rsid w:val="005E7570"/>
    <w:rsid w:val="005F4F76"/>
    <w:rsid w:val="00603331"/>
    <w:rsid w:val="00615CA7"/>
    <w:rsid w:val="00617D7E"/>
    <w:rsid w:val="0068000A"/>
    <w:rsid w:val="00682DE1"/>
    <w:rsid w:val="00684904"/>
    <w:rsid w:val="006862A3"/>
    <w:rsid w:val="00690391"/>
    <w:rsid w:val="006A10CB"/>
    <w:rsid w:val="006A5EC0"/>
    <w:rsid w:val="006D1FE0"/>
    <w:rsid w:val="006D72AA"/>
    <w:rsid w:val="006D7EAC"/>
    <w:rsid w:val="006E6EA3"/>
    <w:rsid w:val="006F1AEA"/>
    <w:rsid w:val="006F6CFB"/>
    <w:rsid w:val="0070384D"/>
    <w:rsid w:val="0071068A"/>
    <w:rsid w:val="007141D0"/>
    <w:rsid w:val="007317E5"/>
    <w:rsid w:val="007363F9"/>
    <w:rsid w:val="007400EB"/>
    <w:rsid w:val="00750ECD"/>
    <w:rsid w:val="00751FC4"/>
    <w:rsid w:val="00757478"/>
    <w:rsid w:val="007757A5"/>
    <w:rsid w:val="00777465"/>
    <w:rsid w:val="007A09FC"/>
    <w:rsid w:val="007B5498"/>
    <w:rsid w:val="007C6E1C"/>
    <w:rsid w:val="007C6E9D"/>
    <w:rsid w:val="007E23B1"/>
    <w:rsid w:val="007F2B55"/>
    <w:rsid w:val="007F3CF8"/>
    <w:rsid w:val="0081168D"/>
    <w:rsid w:val="00827C46"/>
    <w:rsid w:val="00831293"/>
    <w:rsid w:val="00833233"/>
    <w:rsid w:val="008344E1"/>
    <w:rsid w:val="00835D6D"/>
    <w:rsid w:val="00842A0D"/>
    <w:rsid w:val="0084717E"/>
    <w:rsid w:val="00851B52"/>
    <w:rsid w:val="008632FE"/>
    <w:rsid w:val="008721E8"/>
    <w:rsid w:val="00882339"/>
    <w:rsid w:val="00893BF2"/>
    <w:rsid w:val="008C31CE"/>
    <w:rsid w:val="008D47FC"/>
    <w:rsid w:val="008E07EF"/>
    <w:rsid w:val="00910DD7"/>
    <w:rsid w:val="0092755F"/>
    <w:rsid w:val="009370FA"/>
    <w:rsid w:val="00940D0B"/>
    <w:rsid w:val="00947332"/>
    <w:rsid w:val="009709C9"/>
    <w:rsid w:val="0097152E"/>
    <w:rsid w:val="00971916"/>
    <w:rsid w:val="00974A89"/>
    <w:rsid w:val="00976074"/>
    <w:rsid w:val="009836E1"/>
    <w:rsid w:val="0099365C"/>
    <w:rsid w:val="009967B5"/>
    <w:rsid w:val="009A1CCE"/>
    <w:rsid w:val="009B6FE9"/>
    <w:rsid w:val="009B7142"/>
    <w:rsid w:val="009E0A7E"/>
    <w:rsid w:val="009E39F0"/>
    <w:rsid w:val="009E5E2A"/>
    <w:rsid w:val="009E781D"/>
    <w:rsid w:val="009F1E31"/>
    <w:rsid w:val="009F7078"/>
    <w:rsid w:val="00A00DB2"/>
    <w:rsid w:val="00A0251C"/>
    <w:rsid w:val="00A161A6"/>
    <w:rsid w:val="00A1731A"/>
    <w:rsid w:val="00A21BC5"/>
    <w:rsid w:val="00A26D43"/>
    <w:rsid w:val="00A43332"/>
    <w:rsid w:val="00A443E0"/>
    <w:rsid w:val="00A53979"/>
    <w:rsid w:val="00A816AF"/>
    <w:rsid w:val="00A82281"/>
    <w:rsid w:val="00A94742"/>
    <w:rsid w:val="00AA3327"/>
    <w:rsid w:val="00AA54FA"/>
    <w:rsid w:val="00AB30E1"/>
    <w:rsid w:val="00AB580F"/>
    <w:rsid w:val="00AB6B01"/>
    <w:rsid w:val="00AC00F3"/>
    <w:rsid w:val="00AD15C1"/>
    <w:rsid w:val="00AD7C8F"/>
    <w:rsid w:val="00AE02D5"/>
    <w:rsid w:val="00AF7818"/>
    <w:rsid w:val="00B0322B"/>
    <w:rsid w:val="00B13192"/>
    <w:rsid w:val="00B149E9"/>
    <w:rsid w:val="00B15360"/>
    <w:rsid w:val="00B22D20"/>
    <w:rsid w:val="00B441AC"/>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C5481"/>
    <w:rsid w:val="00BD12F5"/>
    <w:rsid w:val="00BE0D67"/>
    <w:rsid w:val="00BE38E7"/>
    <w:rsid w:val="00BF17EF"/>
    <w:rsid w:val="00C17EB9"/>
    <w:rsid w:val="00C3486F"/>
    <w:rsid w:val="00C80C51"/>
    <w:rsid w:val="00CA2EA9"/>
    <w:rsid w:val="00CC3C27"/>
    <w:rsid w:val="00CC465F"/>
    <w:rsid w:val="00CD5014"/>
    <w:rsid w:val="00CE2584"/>
    <w:rsid w:val="00CE7EAD"/>
    <w:rsid w:val="00CF23FB"/>
    <w:rsid w:val="00D05295"/>
    <w:rsid w:val="00D1649A"/>
    <w:rsid w:val="00D17720"/>
    <w:rsid w:val="00D237A6"/>
    <w:rsid w:val="00D30776"/>
    <w:rsid w:val="00D31632"/>
    <w:rsid w:val="00D40B40"/>
    <w:rsid w:val="00D43C57"/>
    <w:rsid w:val="00D52351"/>
    <w:rsid w:val="00D86786"/>
    <w:rsid w:val="00D953B7"/>
    <w:rsid w:val="00DA5703"/>
    <w:rsid w:val="00DB7295"/>
    <w:rsid w:val="00DC0BF9"/>
    <w:rsid w:val="00DE7C16"/>
    <w:rsid w:val="00DF2245"/>
    <w:rsid w:val="00DF46CE"/>
    <w:rsid w:val="00E02167"/>
    <w:rsid w:val="00E31033"/>
    <w:rsid w:val="00E37EC9"/>
    <w:rsid w:val="00E43483"/>
    <w:rsid w:val="00E44E0A"/>
    <w:rsid w:val="00E56675"/>
    <w:rsid w:val="00EA0E0D"/>
    <w:rsid w:val="00EA199B"/>
    <w:rsid w:val="00EE6FAD"/>
    <w:rsid w:val="00F03FD6"/>
    <w:rsid w:val="00F04C8E"/>
    <w:rsid w:val="00F27BBE"/>
    <w:rsid w:val="00F37CFC"/>
    <w:rsid w:val="00F52310"/>
    <w:rsid w:val="00F67549"/>
    <w:rsid w:val="00F83984"/>
    <w:rsid w:val="00F83DE2"/>
    <w:rsid w:val="00F87178"/>
    <w:rsid w:val="00F96242"/>
    <w:rsid w:val="00FA096F"/>
    <w:rsid w:val="00FA3329"/>
    <w:rsid w:val="00FA62CB"/>
    <w:rsid w:val="00FC37D8"/>
    <w:rsid w:val="00FC6AF3"/>
    <w:rsid w:val="00FC7756"/>
    <w:rsid w:val="00FF2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46F4B-E229-485A-8AD2-19890A44D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3</TotalTime>
  <Pages>21</Pages>
  <Words>32113</Words>
  <Characters>183046</Characters>
  <Application>Microsoft Office Word</Application>
  <DocSecurity>0</DocSecurity>
  <Lines>1525</Lines>
  <Paragraphs>429</Paragraphs>
  <ScaleCrop>false</ScaleCrop>
  <Company/>
  <LinksUpToDate>false</LinksUpToDate>
  <CharactersWithSpaces>21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41</cp:revision>
  <dcterms:created xsi:type="dcterms:W3CDTF">2021-02-23T06:20:00Z</dcterms:created>
  <dcterms:modified xsi:type="dcterms:W3CDTF">2021-02-2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